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C33F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C33F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E84EF8"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C33F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E84EF8"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E84EF8"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E84EF8"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E84EF8"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84EF8">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84EF8">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 and </w:t>
      </w:r>
      <w:r w:rsidR="00BF5CDD">
        <w:rPr>
          <w:rFonts w:ascii="Times New Roman" w:hAnsi="Times New Roman" w:cs="Times New Roman"/>
          <w:sz w:val="24"/>
          <w:szCs w:val="24"/>
        </w:rPr>
        <w:t>GR</w:t>
      </w:r>
      <w:r>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E84EF8">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84EF8">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84EF8">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84EF8">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C33F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E84EF8"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E84EF8"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E84EF8"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5238B9">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also </w:t>
      </w:r>
      <w:r w:rsidR="00092308" w:rsidRPr="007B43E9">
        <w:t>show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CE3DED">
        <w:t>Because the lack of real-time data in the very beginning of bus trip, by the time the real-time information is updated, the user already loses the bus. Under this circumstance, buffer will not help improve the miss risk of such trips since buffers’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fldChar w:fldCharType="separate"/>
      </w:r>
      <w:r w:rsidR="007B43E9">
        <w:rPr>
          <w:rStyle w:val="TimesNewRomanChar"/>
          <w:b/>
          <w:bCs/>
          <w:highlight w:val="yellow"/>
        </w:rPr>
        <w:t>Error! Reference source not found.</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7B43E9"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8pt;height:168.75pt">
            <v:imagedata r:id="rId13" o:title="buffer_and_missrisk"/>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rsidR="007B43E9">
        <w:t xml:space="preserve">Figure </w:t>
      </w:r>
      <w:r w:rsidR="007B43E9">
        <w:rPr>
          <w:noProof/>
        </w:rPr>
        <w:t>7</w:t>
      </w:r>
      <w:r w:rsidR="00BF00D5">
        <w:fldChar w:fldCharType="end"/>
      </w:r>
      <w:r w:rsidR="00BF00D5">
        <w:t xml:space="preserve"> shows the average waiting time on COTA bus route No.2 from Southeast to Northwest</w:t>
      </w:r>
      <w:r w:rsidR="00BF00D5" w:rsidRPr="00745341">
        <w:t>.</w:t>
      </w:r>
      <w:r w:rsidR="005D1A18">
        <w:t xml:space="preserve"> </w:t>
      </w:r>
      <w:r w:rsidR="0071391D">
        <w:t>Consequently, t</w:t>
      </w:r>
      <w:r w:rsidR="00FD7856">
        <w: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w:t>
      </w:r>
      <w:r w:rsidR="00FD7856">
        <w:t xml:space="preserve">, the headway in these stops are larger in the bus schedule. Thus, the </w:t>
      </w:r>
      <w:r w:rsidR="00117DB1">
        <w:t>standard originating stop hav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7B43E9">
        <w:t xml:space="preserve">Figure </w:t>
      </w:r>
      <w:r w:rsidR="007B43E9">
        <w:rPr>
          <w:noProof/>
        </w:rPr>
        <w:t>7</w:t>
      </w:r>
      <w:r w:rsidR="000F1573">
        <w:fldChar w:fldCharType="end"/>
      </w:r>
      <w:r w:rsidR="000F1573">
        <w:t xml:space="preserve"> is also the waiting time difference between PR optimal and </w:t>
      </w:r>
      <w:r w:rsidR="0022545F" w:rsidRPr="0022545F">
        <w:t xml:space="preserve">omnipotent </w:t>
      </w:r>
      <w:r w:rsidR="00FA2CF1">
        <w:t>relaxation (OR) TPS</w:t>
      </w:r>
      <w:r w:rsidR="000F1573">
        <w:t>, since OR will always achieve 0 waiting time.</w:t>
      </w:r>
    </w:p>
    <w:p w:rsidR="00774076" w:rsidRDefault="00774076" w:rsidP="00774076">
      <w:pPr>
        <w:pStyle w:val="IndentTimesNewRoman"/>
        <w:keepNext/>
        <w:ind w:firstLine="0"/>
      </w:pPr>
      <w:r>
        <w:rPr>
          <w:noProof/>
        </w:rPr>
        <w:drawing>
          <wp:inline distT="0" distB="0" distL="0" distR="0">
            <wp:extent cx="5937530"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7530" cy="2141012"/>
                    </a:xfrm>
                    <a:prstGeom prst="rect">
                      <a:avLst/>
                    </a:prstGeom>
                    <a:noFill/>
                    <a:ln>
                      <a:noFill/>
                    </a:ln>
                  </pic:spPr>
                </pic:pic>
              </a:graphicData>
            </a:graphic>
          </wp:inline>
        </w:drawing>
      </w:r>
    </w:p>
    <w:p w:rsidR="00313836" w:rsidRDefault="00774076" w:rsidP="00774076">
      <w:pPr>
        <w:pStyle w:val="TimesNewRoman"/>
        <w:jc w:val="center"/>
      </w:pPr>
      <w:bookmarkStart w:id="12"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7B43E9">
        <w:rPr>
          <w:noProof/>
        </w:rPr>
        <w:t>7</w:t>
      </w:r>
      <w:r w:rsidR="00E84EF8">
        <w:rPr>
          <w:noProof/>
        </w:rPr>
        <w:fldChar w:fldCharType="end"/>
      </w:r>
      <w:bookmarkEnd w:id="12"/>
      <w:r>
        <w:t xml:space="preserve"> </w:t>
      </w:r>
      <w:r w:rsidRPr="00DA0862">
        <w:t xml:space="preserve">PR optimal’s average </w:t>
      </w:r>
      <w:r w:rsidR="00581CC3">
        <w:t>waiting time</w:t>
      </w:r>
      <w:r w:rsidR="00A966A7">
        <w:t xml:space="preserve"> (left) and </w:t>
      </w:r>
      <w:r w:rsidR="00CF6306">
        <w:t xml:space="preserve">NR </w:t>
      </w:r>
      <w:r w:rsidR="00CF6306">
        <w:t xml:space="preserve">–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9A559A" w:rsidRPr="00745341" w:rsidRDefault="00922929" w:rsidP="009A559A">
      <w:pPr>
        <w:pStyle w:val="IndentTimesNewRoman"/>
        <w:ind w:firstLine="0"/>
        <w:rPr>
          <w:rFonts w:ascii="inherit" w:hAnsi="inherit" w:cs="Courier New" w:hint="eastAsia"/>
          <w:color w:val="212121"/>
          <w:sz w:val="20"/>
          <w:szCs w:val="20"/>
        </w:rPr>
      </w:pPr>
      <w:r>
        <w:fldChar w:fldCharType="begin"/>
      </w:r>
      <w:r>
        <w:instrText xml:space="preserve"> REF _Ref10476662 \h </w:instrText>
      </w:r>
      <w:r>
        <w:fldChar w:fldCharType="separate"/>
      </w:r>
      <w:r>
        <w:t xml:space="preserve">Figure </w:t>
      </w:r>
      <w:r>
        <w:rPr>
          <w:noProof/>
        </w:rPr>
        <w:t>7</w:t>
      </w:r>
      <w:r>
        <w:fldChar w:fldCharType="end"/>
      </w:r>
      <w:r w:rsidR="009A559A" w:rsidRPr="00745341">
        <w:t xml:space="preserve"> shows the average waiting time difference on COTA bus route No. 2 </w:t>
      </w:r>
      <w:r w:rsidR="009A559A">
        <w:t>from Southeast to Northwest</w:t>
      </w:r>
      <w:r w:rsidR="009A559A" w:rsidRPr="00745341">
        <w:t xml:space="preserve">. Red means </w:t>
      </w:r>
      <w:r w:rsidR="009A559A">
        <w:t>PR optimal</w:t>
      </w:r>
      <w:r w:rsidR="009A559A" w:rsidRPr="00745341">
        <w:t xml:space="preserve"> users’ waiting time is longer than </w:t>
      </w:r>
      <w:r w:rsidR="009A559A">
        <w:t>NR</w:t>
      </w:r>
      <w:r w:rsidR="009A559A" w:rsidRPr="00745341">
        <w:t xml:space="preserve"> users; blue means </w:t>
      </w:r>
      <w:r w:rsidR="009A559A">
        <w:t xml:space="preserve">PR optimal </w:t>
      </w:r>
      <w:r w:rsidR="009A559A" w:rsidRPr="00745341">
        <w:t xml:space="preserve">users’ waiting time is shorter than </w:t>
      </w:r>
      <w:r w:rsidR="009A559A">
        <w:t>NR</w:t>
      </w:r>
      <w:r w:rsidR="009A559A" w:rsidRPr="00745341">
        <w:t xml:space="preserve"> users.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p>
    <w:p w:rsidR="00DC1647" w:rsidRDefault="009A559A" w:rsidP="009A559A">
      <w:pPr>
        <w:pStyle w:val="TimesNewRoman"/>
      </w:pPr>
      <w:r>
        <w:tab/>
      </w:r>
      <w:r w:rsidR="004A24B7">
        <w:t>First, w</w:t>
      </w:r>
      <w:r>
        <w:t xml:space="preserve">e can observe </w:t>
      </w:r>
      <w:r w:rsidR="004A24B7">
        <w:t xml:space="preserve">that PR optimal does not outperform NR for all stops. In fact, for most stops, especially for those stops in the upstream near the originating stops, NR’s performance is much better than PR optimal. </w:t>
      </w:r>
      <w:r w:rsidR="00DC1647">
        <w:t xml:space="preserve">For stop near the standard originating stop, people </w:t>
      </w:r>
      <w:r w:rsidR="00DC1647">
        <w:lastRenderedPageBreak/>
        <w:t xml:space="preserve">who observe PR optimal TPS will have to wait </w:t>
      </w:r>
      <w:r w:rsidR="00DC1647" w:rsidRPr="00806DDF">
        <w:rPr>
          <w:highlight w:val="yellow"/>
        </w:rPr>
        <w:t>[add data]</w:t>
      </w:r>
      <w:r w:rsidR="00DC1647">
        <w:t xml:space="preserve"> minutes more than the people who follow the schedule.</w:t>
      </w:r>
    </w:p>
    <w:p w:rsidR="00DC1647" w:rsidRDefault="00DC1647" w:rsidP="00DC1647">
      <w:pPr>
        <w:pStyle w:val="TimesNewRoman"/>
        <w:ind w:firstLine="720"/>
      </w:pPr>
      <w:r>
        <w:t>There are two reasons</w:t>
      </w:r>
      <w:r w:rsidR="000520AF">
        <w:t xml:space="preserve"> for NR outperforming PR optimal</w:t>
      </w:r>
      <w:r>
        <w:t>: First, for some stops, especially stops near the originating stops, RTA users will be more likely miss the bus</w:t>
      </w:r>
      <w:r w:rsidR="00806DDF" w:rsidRPr="00806DDF">
        <w:t xml:space="preserve"> </w:t>
      </w:r>
      <w:r w:rsidR="00806DDF">
        <w:t>due to the high miss risk</w:t>
      </w:r>
      <w:r>
        <w:t xml:space="preserve">, thus waiting much longer time than the schedule; Second, for some stops, the </w:t>
      </w:r>
      <w:r w:rsidR="00270CEB">
        <w:t xml:space="preserve">obtained </w:t>
      </w:r>
      <w:r>
        <w:t>IB</w:t>
      </w:r>
      <w:r w:rsidR="00270CEB">
        <w:t xml:space="preserve"> from the PR optimization process </w:t>
      </w:r>
      <w:r>
        <w:t>could be too large</w:t>
      </w:r>
      <w:r w:rsidR="00270CEB">
        <w:t>:</w:t>
      </w:r>
      <w:r>
        <w:t xml:space="preserve"> </w:t>
      </w:r>
      <w:r w:rsidR="007E1679">
        <w:t>user</w:t>
      </w:r>
      <w:r>
        <w:t xml:space="preserve">’s arrival time </w:t>
      </w:r>
      <w:r w:rsidR="00CD2040">
        <w:t>is</w:t>
      </w:r>
      <w:r w:rsidR="00270CEB">
        <w:t xml:space="preserve"> even</w:t>
      </w:r>
      <w:r w:rsidR="00CD2040">
        <w:t xml:space="preserve"> e</w:t>
      </w:r>
      <w:r>
        <w:t xml:space="preserve">arlier than the scheduled time. </w:t>
      </w:r>
      <w:r w:rsidR="00E8584C">
        <w:t xml:space="preserve">Consequently, although IB guarantees synchronization when the user catches the bus, it </w:t>
      </w:r>
      <w:r w:rsidR="00114ECB">
        <w:t>makes people wait more time.</w:t>
      </w:r>
      <w:r w:rsidR="00A130EA">
        <w:t xml:space="preserve"> In conclusion, too large or too small buffers all impair the effectiveness of PR optimal TPS, and too small buffers will especially result in desynchronization and suffer more waiting time.</w:t>
      </w: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s performance</w:t>
      </w:r>
      <w:r w:rsidR="001505A7">
        <w:t>]</w:t>
      </w:r>
    </w:p>
    <w:p w:rsidR="00D20F7B" w:rsidRDefault="009962E4" w:rsidP="001505A7">
      <w:pPr>
        <w:pStyle w:val="IndentTimesNewRoman"/>
        <w:ind w:firstLine="0"/>
      </w:pPr>
      <w:r>
        <w:fldChar w:fldCharType="begin"/>
      </w:r>
      <w:r>
        <w:instrText xml:space="preserve"> REF _Ref10551972 \h </w:instrText>
      </w:r>
      <w:r>
        <w:fldChar w:fldCharType="separate"/>
      </w:r>
      <w:r w:rsidR="00922929" w:rsidRPr="006C33F6">
        <w:t xml:space="preserve">Figure </w:t>
      </w:r>
      <w:r w:rsidR="00922929">
        <w:rPr>
          <w:noProof/>
        </w:rPr>
        <w:t>8</w:t>
      </w:r>
      <w:r>
        <w:fldChar w:fldCharType="end"/>
      </w:r>
      <w:r>
        <w:t xml:space="preserve"> </w:t>
      </w:r>
      <w:r w:rsidR="00A34F40">
        <w:t>shows the waiting time difference between AR</w:t>
      </w:r>
      <w:r w:rsidR="00B55022">
        <w:t>/ER/</w:t>
      </w:r>
      <w:r w:rsidR="00BF5CDD">
        <w:t>GR</w:t>
      </w:r>
      <w:r w:rsidR="00A34F40">
        <w:t xml:space="preserve"> and PR optimal. AR</w:t>
      </w:r>
      <w:r w:rsidR="00B55022">
        <w:t xml:space="preserve"> and ER users will wait </w:t>
      </w:r>
      <w:r w:rsidR="00B55022" w:rsidRPr="00D20F7B">
        <w:rPr>
          <w:highlight w:val="yellow"/>
        </w:rPr>
        <w:t>[insert data]</w:t>
      </w:r>
      <w:r w:rsidR="00B55022">
        <w:t xml:space="preserve"> more time than PR optimal.</w:t>
      </w:r>
      <w:r w:rsidR="00775E24">
        <w:t xml:space="preserve"> </w:t>
      </w:r>
    </w:p>
    <w:p w:rsidR="00F15ED3" w:rsidRDefault="002F017C" w:rsidP="008A2E18">
      <w:pPr>
        <w:pStyle w:val="IndentTimesNewRoman"/>
      </w:pPr>
      <w:r>
        <w:t>Intuitively, a</w:t>
      </w:r>
      <w:r w:rsidR="00D20F7B">
        <w:t>rbitrary relaxation has an average waiti</w:t>
      </w:r>
      <w:r>
        <w:t>ng time of half of the headway.</w:t>
      </w:r>
      <w:r w:rsidR="00D20F7B">
        <w:t xml:space="preserve"> </w:t>
      </w:r>
      <w:r>
        <w:t>T</w:t>
      </w:r>
      <w:r w:rsidR="00D20F7B">
        <w:t>herefore, we can observe a drastic change between standard schedule and frequent schedule due to the increase of headway.</w:t>
      </w:r>
      <w:r>
        <w:t xml:space="preserve"> The performance of AR is expected to be the worst among the TPSs.</w:t>
      </w:r>
      <w:r w:rsidR="00D33C32">
        <w:t xml:space="preserve"> </w:t>
      </w:r>
      <w:r w:rsidR="00F15ED3">
        <w:t xml:space="preserve">However, arbitrary relaxation has the best performance among the three TPSs. In fact, </w:t>
      </w:r>
      <w:r w:rsidR="00BF5CDD">
        <w:t>greedy</w:t>
      </w:r>
      <w:r w:rsidR="00F15ED3">
        <w:t xml:space="preserve"> relaxation</w:t>
      </w:r>
      <w:r w:rsidR="00BD5561">
        <w:t>, as the only RTA TPS,</w:t>
      </w:r>
      <w:r w:rsidR="00F15ED3">
        <w:t xml:space="preserve"> has the worst performance and empirical relaxation using average </w:t>
      </w:r>
      <w:r w:rsidR="00C2021D">
        <w:t>is also worse than arbitrary relaxation.</w:t>
      </w:r>
      <w:r w:rsidR="00954FBA">
        <w:t xml:space="preserve"> This proves that RTA users without proper advice could wait significantly longer than even arbitrary relaxation.</w:t>
      </w:r>
      <w:r w:rsidR="008A2E18">
        <w:t xml:space="preserve"> The reason is that </w:t>
      </w:r>
      <w:r w:rsidR="00BF5CDD">
        <w:t>G</w:t>
      </w:r>
      <w:r w:rsidR="008A2E18">
        <w:t xml:space="preserve">R and ER </w:t>
      </w:r>
      <w:r w:rsidR="00505F19">
        <w:t>(</w:t>
      </w:r>
      <w:r w:rsidR="008A2E18">
        <w:t>using average</w:t>
      </w:r>
      <w:r w:rsidR="00505F19">
        <w:t>)</w:t>
      </w:r>
      <w:r w:rsidR="008A2E18">
        <w:t xml:space="preserve"> will be more likely to desynchronize when catching bus thus have large miss risk</w:t>
      </w:r>
      <w:r w:rsidR="00323F48" w:rsidRPr="002F5DD7">
        <w:t>.</w:t>
      </w:r>
      <w:r w:rsidR="00141900">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 xml:space="preserve">ER (using average)’s probabilistic distribution is </w:t>
      </w:r>
      <w:r w:rsidR="00C31B01">
        <w:t xml:space="preserve">all deterministic </w:t>
      </w:r>
      <w:r w:rsidR="00433CDA">
        <w:t>bus’s departure time</w:t>
      </w:r>
      <w:r w:rsidR="00C31B01">
        <w:t xml:space="preserve">’s mean.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actual departure time will incur a time penalty equal to almost a full headway</w:t>
      </w:r>
      <w:r w:rsidR="00FF5502">
        <w:t>.</w:t>
      </w:r>
      <w:r w:rsidR="005260EE">
        <w:t xml:space="preserve"> 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r w:rsidR="002D4614">
        <w:fldChar w:fldCharType="begin"/>
      </w:r>
      <w:r w:rsidR="002D4614">
        <w:instrText xml:space="preserve"> REF _Ref10551972 \h </w:instrText>
      </w:r>
      <w:r w:rsidR="002F5DD7">
        <w:instrText xml:space="preserve"> \* MERGEFORMAT </w:instrText>
      </w:r>
      <w:r w:rsidR="002D4614">
        <w:fldChar w:fldCharType="separate"/>
      </w:r>
      <w:r w:rsidR="00922929" w:rsidRPr="006C33F6">
        <w:t xml:space="preserve">Figure </w:t>
      </w:r>
      <w:r w:rsidR="00922929">
        <w:t>8</w:t>
      </w:r>
      <w:r w:rsidR="002D4614">
        <w:fldChar w:fldCharType="end"/>
      </w:r>
      <w:r w:rsidR="002D4614">
        <w:t xml:space="preserve"> (bottom right) shows the miss risk difference between </w:t>
      </w:r>
      <w:r w:rsidR="00BF5CDD">
        <w:t>G</w:t>
      </w:r>
      <w:r w:rsidR="002D4614">
        <w:t xml:space="preserve">R and PR. The average miss risk of </w:t>
      </w:r>
      <w:r w:rsidR="00BF5CDD">
        <w:t>G</w:t>
      </w:r>
      <w:r w:rsidR="002D4614">
        <w:t xml:space="preserve">R is [add data] while the average miss risk of ER is </w:t>
      </w:r>
      <w:r w:rsidR="002D4614" w:rsidRPr="00CE12E1">
        <w:rPr>
          <w:highlight w:val="yellow"/>
        </w:rPr>
        <w:t>[add data].</w:t>
      </w:r>
      <w:r w:rsidR="002D4614">
        <w:t xml:space="preserve"> </w:t>
      </w:r>
      <w:r w:rsidR="00D33C32">
        <w:t>Therefore</w:t>
      </w:r>
      <w:r w:rsidR="002D4614">
        <w:t xml:space="preserve">, </w:t>
      </w:r>
      <w:r w:rsidR="00BF5CDD">
        <w:t>G</w:t>
      </w:r>
      <w:r w:rsidR="002D4614">
        <w:t xml:space="preserve">R and ER </w:t>
      </w:r>
      <w:r w:rsidR="00C74D06">
        <w:t>(</w:t>
      </w:r>
      <w:r w:rsidR="002D4614">
        <w:t>using average</w:t>
      </w:r>
      <w:r w:rsidR="00C74D06">
        <w:t>)</w:t>
      </w:r>
      <w:r w:rsidR="002D4614">
        <w:t xml:space="preserve"> are not effective TPS</w:t>
      </w:r>
      <w:r w:rsidR="00257435">
        <w:t>s</w:t>
      </w:r>
      <w:r w:rsidR="002D4614">
        <w:t>.</w:t>
      </w:r>
    </w:p>
    <w:p w:rsidR="00D20F7B" w:rsidRDefault="00D20F7B" w:rsidP="001505A7">
      <w:pPr>
        <w:pStyle w:val="IndentTimesNewRoman"/>
        <w:ind w:firstLine="0"/>
      </w:pP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3"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922929">
        <w:rPr>
          <w:rFonts w:ascii="Times New Roman" w:hAnsi="Times New Roman" w:cs="Times New Roman"/>
          <w:noProof/>
          <w:sz w:val="24"/>
          <w:szCs w:val="24"/>
        </w:rPr>
        <w:t>8</w:t>
      </w:r>
      <w:r w:rsidRPr="006C33F6">
        <w:rPr>
          <w:rFonts w:ascii="Times New Roman" w:hAnsi="Times New Roman" w:cs="Times New Roman"/>
          <w:sz w:val="24"/>
          <w:szCs w:val="24"/>
        </w:rPr>
        <w:fldChar w:fldCharType="end"/>
      </w:r>
      <w:bookmarkEnd w:id="13"/>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E84EF8"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rat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F938C6" w:rsidRPr="008A5D8D">
        <w:rPr>
          <w:rFonts w:ascii="Times New Roman" w:hAnsi="Times New Roman" w:cs="Times New Roman"/>
          <w:sz w:val="24"/>
          <w:szCs w:val="24"/>
          <w:highlight w:val="yellow"/>
        </w:rPr>
        <w:t>In conclusion,</w:t>
      </w:r>
      <w:r w:rsidR="00F938C6">
        <w:rPr>
          <w:rFonts w:ascii="Times New Roman" w:hAnsi="Times New Roman" w:cs="Times New Roman"/>
          <w:sz w:val="24"/>
          <w:szCs w:val="24"/>
        </w:rPr>
        <w:t xml:space="preserve"> </w:t>
      </w:r>
      <w:r w:rsidR="00EA2482">
        <w:rPr>
          <w:rFonts w:ascii="Times New Roman" w:hAnsi="Times New Roman" w:cs="Times New Roman"/>
          <w:sz w:val="24"/>
          <w:szCs w:val="24"/>
        </w:rPr>
        <w:t xml:space="preserve"> (I have to see the delay’s propagation)</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4"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922929">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4"/>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CE12E1" w:rsidRP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CE12E1" w:rsidRDefault="00CE12E1"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w:t>
      </w:r>
      <w:bookmarkStart w:id="15" w:name="_GoBack"/>
      <w:bookmarkEnd w:id="15"/>
      <w:r w:rsidR="00F951AC">
        <w:rPr>
          <w:rFonts w:ascii="Times New Roman" w:hAnsi="Times New Roman" w:cs="Times New Roman"/>
          <w:sz w:val="24"/>
          <w:szCs w:val="24"/>
        </w:rPr>
        <w:t xml:space="preserv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w:t>
      </w:r>
      <w:r w:rsidR="00B21157">
        <w:rPr>
          <w:rFonts w:ascii="Times New Roman" w:hAnsi="Times New Roman" w:cs="Times New Roman"/>
          <w:sz w:val="24"/>
          <w:szCs w:val="24"/>
        </w:rPr>
        <w:lastRenderedPageBreak/>
        <w:t xml:space="preserve">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922929">
        <w:rPr>
          <w:rFonts w:ascii="Times New Roman" w:hAnsi="Times New Roman" w:cs="Times New Roman"/>
          <w:sz w:val="24"/>
          <w:szCs w:val="24"/>
        </w:rPr>
        <w:fldChar w:fldCharType="begin"/>
      </w:r>
      <w:r w:rsidR="00922929">
        <w:rPr>
          <w:rFonts w:ascii="Times New Roman" w:hAnsi="Times New Roman" w:cs="Times New Roman"/>
          <w:sz w:val="24"/>
          <w:szCs w:val="24"/>
        </w:rPr>
        <w:instrText xml:space="preserve"> REF _Ref8118449 \h </w:instrText>
      </w:r>
      <w:r w:rsidR="00922929">
        <w:rPr>
          <w:rFonts w:ascii="Times New Roman" w:hAnsi="Times New Roman" w:cs="Times New Roman"/>
          <w:sz w:val="24"/>
          <w:szCs w:val="24"/>
        </w:rPr>
      </w:r>
      <w:r w:rsidR="00922929">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92292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922929" w:rsidRPr="007855A9">
        <w:rPr>
          <w:rFonts w:ascii="Times New Roman" w:hAnsi="Times New Roman" w:cs="Times New Roman"/>
          <w:sz w:val="24"/>
          <w:szCs w:val="24"/>
        </w:rPr>
        <w:t xml:space="preserve">Figure </w:t>
      </w:r>
      <w:r w:rsidR="0092292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6"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922929">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6"/>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w:t>
      </w:r>
      <w:r w:rsidR="00167B01" w:rsidRPr="00167B01">
        <w:rPr>
          <w:rFonts w:ascii="Times New Roman" w:hAnsi="Times New Roman" w:cs="Times New Roman"/>
          <w:noProof/>
          <w:sz w:val="24"/>
          <w:szCs w:val="24"/>
        </w:rPr>
        <w:lastRenderedPageBreak/>
        <w:t xml:space="preserve">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lastRenderedPageBreak/>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3E04" w:rsidRDefault="00FB3E04" w:rsidP="00040DCA">
      <w:pPr>
        <w:spacing w:after="0" w:line="240" w:lineRule="auto"/>
      </w:pPr>
      <w:r>
        <w:separator/>
      </w:r>
    </w:p>
  </w:endnote>
  <w:endnote w:type="continuationSeparator" w:id="0">
    <w:p w:rsidR="00FB3E04" w:rsidRDefault="00FB3E04"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3E04" w:rsidRDefault="00FB3E04" w:rsidP="00040DCA">
      <w:pPr>
        <w:spacing w:after="0" w:line="240" w:lineRule="auto"/>
      </w:pPr>
      <w:r>
        <w:separator/>
      </w:r>
    </w:p>
  </w:footnote>
  <w:footnote w:type="continuationSeparator" w:id="0">
    <w:p w:rsidR="00FB3E04" w:rsidRDefault="00FB3E04"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127D"/>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145"/>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13FF"/>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45F"/>
    <w:rsid w:val="002256E4"/>
    <w:rsid w:val="00231159"/>
    <w:rsid w:val="00232434"/>
    <w:rsid w:val="002368D8"/>
    <w:rsid w:val="00240E62"/>
    <w:rsid w:val="002411EE"/>
    <w:rsid w:val="00242178"/>
    <w:rsid w:val="00244293"/>
    <w:rsid w:val="002452BD"/>
    <w:rsid w:val="00247103"/>
    <w:rsid w:val="00251200"/>
    <w:rsid w:val="00251D18"/>
    <w:rsid w:val="0025276C"/>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4540"/>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52DB3"/>
    <w:rsid w:val="0035306C"/>
    <w:rsid w:val="00354AAB"/>
    <w:rsid w:val="00354C4F"/>
    <w:rsid w:val="0035574C"/>
    <w:rsid w:val="00355751"/>
    <w:rsid w:val="00355A74"/>
    <w:rsid w:val="00356476"/>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6C"/>
    <w:rsid w:val="00394FB7"/>
    <w:rsid w:val="0039586F"/>
    <w:rsid w:val="00396632"/>
    <w:rsid w:val="003A089C"/>
    <w:rsid w:val="003A1281"/>
    <w:rsid w:val="003A39D0"/>
    <w:rsid w:val="003A3B63"/>
    <w:rsid w:val="003A3EA2"/>
    <w:rsid w:val="003A49C8"/>
    <w:rsid w:val="003A6472"/>
    <w:rsid w:val="003A66D7"/>
    <w:rsid w:val="003B062E"/>
    <w:rsid w:val="003B1545"/>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676"/>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7616"/>
    <w:rsid w:val="004E006E"/>
    <w:rsid w:val="004E00DA"/>
    <w:rsid w:val="004E1D60"/>
    <w:rsid w:val="004E34E6"/>
    <w:rsid w:val="004E3C78"/>
    <w:rsid w:val="004E4A58"/>
    <w:rsid w:val="004E5C3A"/>
    <w:rsid w:val="004F07BC"/>
    <w:rsid w:val="004F3F6E"/>
    <w:rsid w:val="004F5D28"/>
    <w:rsid w:val="004F618E"/>
    <w:rsid w:val="004F74D9"/>
    <w:rsid w:val="004F7ED9"/>
    <w:rsid w:val="004F7F46"/>
    <w:rsid w:val="00500159"/>
    <w:rsid w:val="0050123E"/>
    <w:rsid w:val="005012C7"/>
    <w:rsid w:val="0050226D"/>
    <w:rsid w:val="0050276C"/>
    <w:rsid w:val="005027C5"/>
    <w:rsid w:val="00502B3A"/>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0EE"/>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4F62"/>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0A77"/>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391D"/>
    <w:rsid w:val="00716E8A"/>
    <w:rsid w:val="00716EB7"/>
    <w:rsid w:val="00720799"/>
    <w:rsid w:val="00722C7F"/>
    <w:rsid w:val="00726C3C"/>
    <w:rsid w:val="00727012"/>
    <w:rsid w:val="0072729F"/>
    <w:rsid w:val="00730054"/>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43E9"/>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4A11"/>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505F"/>
    <w:rsid w:val="008455D5"/>
    <w:rsid w:val="008470F5"/>
    <w:rsid w:val="00847C19"/>
    <w:rsid w:val="00847CA7"/>
    <w:rsid w:val="00847E96"/>
    <w:rsid w:val="00850BE5"/>
    <w:rsid w:val="008533B4"/>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5D8D"/>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2929"/>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53DD"/>
    <w:rsid w:val="00985FE6"/>
    <w:rsid w:val="00986C70"/>
    <w:rsid w:val="00986D2D"/>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F40"/>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66A4"/>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061D"/>
    <w:rsid w:val="00BA185B"/>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251"/>
    <w:rsid w:val="00C27510"/>
    <w:rsid w:val="00C279A5"/>
    <w:rsid w:val="00C31B01"/>
    <w:rsid w:val="00C334AB"/>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3A51"/>
    <w:rsid w:val="00C7450B"/>
    <w:rsid w:val="00C74D06"/>
    <w:rsid w:val="00C768AA"/>
    <w:rsid w:val="00C76AC1"/>
    <w:rsid w:val="00C83A92"/>
    <w:rsid w:val="00C85D52"/>
    <w:rsid w:val="00C86189"/>
    <w:rsid w:val="00C93B6C"/>
    <w:rsid w:val="00C9468D"/>
    <w:rsid w:val="00C957BD"/>
    <w:rsid w:val="00C95C71"/>
    <w:rsid w:val="00C965F1"/>
    <w:rsid w:val="00C975DF"/>
    <w:rsid w:val="00CA01F6"/>
    <w:rsid w:val="00CA0611"/>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306"/>
    <w:rsid w:val="00CF6A16"/>
    <w:rsid w:val="00CF6EF3"/>
    <w:rsid w:val="00D03FD5"/>
    <w:rsid w:val="00D040DF"/>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1D4D"/>
    <w:rsid w:val="00D331ED"/>
    <w:rsid w:val="00D33C32"/>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239"/>
    <w:rsid w:val="00D616B3"/>
    <w:rsid w:val="00D6213D"/>
    <w:rsid w:val="00D64254"/>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37DCA"/>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4EF8"/>
    <w:rsid w:val="00E8584C"/>
    <w:rsid w:val="00E85E07"/>
    <w:rsid w:val="00E86BF0"/>
    <w:rsid w:val="00E86F48"/>
    <w:rsid w:val="00E90618"/>
    <w:rsid w:val="00E92458"/>
    <w:rsid w:val="00E93225"/>
    <w:rsid w:val="00E945E8"/>
    <w:rsid w:val="00E95962"/>
    <w:rsid w:val="00E95D00"/>
    <w:rsid w:val="00E95D83"/>
    <w:rsid w:val="00E970D2"/>
    <w:rsid w:val="00E97E7F"/>
    <w:rsid w:val="00EA0C72"/>
    <w:rsid w:val="00EA0D06"/>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B10"/>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3E04"/>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E179D"/>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69060-26A0-4F81-82D1-CA5BDDE84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3</TotalTime>
  <Pages>1</Pages>
  <Words>16976</Words>
  <Characters>96767</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3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483</cp:revision>
  <dcterms:created xsi:type="dcterms:W3CDTF">2019-01-29T19:43:00Z</dcterms:created>
  <dcterms:modified xsi:type="dcterms:W3CDTF">2019-06-0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